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9576" w:type="dxa"/>
        <w:tblBorders>
          <w:top w:val="single" w:sz="24" w:space="0" w:color="A6A6A6" w:themeColor="background1" w:themeShade="A6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58" w:type="dxa"/>
          <w:left w:w="58" w:type="dxa"/>
          <w:bottom w:w="58" w:type="dxa"/>
          <w:right w:w="58" w:type="dxa"/>
        </w:tblCellMar>
        <w:tblLook w:val="04A0" w:firstRow="1" w:lastRow="0" w:firstColumn="1" w:lastColumn="0" w:noHBand="0" w:noVBand="1"/>
      </w:tblPr>
      <w:tblGrid>
        <w:gridCol w:w="5418"/>
        <w:gridCol w:w="1078"/>
        <w:gridCol w:w="1027"/>
        <w:gridCol w:w="1026"/>
        <w:gridCol w:w="1027"/>
      </w:tblGrid>
      <w:tr w:rsidR="004F6DD8" w:rsidRPr="00637468" w14:paraId="6E1D2C3B" w14:textId="77777777" w:rsidTr="003615ED">
        <w:trPr>
          <w:trHeight w:val="242"/>
        </w:trPr>
        <w:tc>
          <w:tcPr>
            <w:tcW w:w="9576" w:type="dxa"/>
            <w:gridSpan w:val="5"/>
            <w:tcBorders>
              <w:bottom w:val="single" w:sz="12" w:space="0" w:color="auto"/>
            </w:tcBorders>
            <w:vAlign w:val="center"/>
          </w:tcPr>
          <w:p w14:paraId="2606CE18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Supplement Table 2</w:t>
            </w:r>
            <w:r w:rsidRPr="00637468">
              <w:rPr>
                <w:rFonts w:ascii="Arial" w:hAnsi="Arial" w:cs="Arial"/>
                <w:b/>
                <w:bCs/>
                <w:sz w:val="20"/>
              </w:rPr>
              <w:t>b. Mortality (n=</w:t>
            </w:r>
            <w:proofErr w:type="gramStart"/>
            <w:r w:rsidRPr="00637468">
              <w:rPr>
                <w:rFonts w:ascii="Arial" w:hAnsi="Arial" w:cs="Arial"/>
                <w:b/>
                <w:bCs/>
                <w:sz w:val="20"/>
              </w:rPr>
              <w:t>20)</w:t>
            </w:r>
            <w:r w:rsidRPr="00637468">
              <w:rPr>
                <w:rFonts w:ascii="Arial" w:hAnsi="Arial" w:cs="Arial"/>
                <w:b/>
                <w:bCs/>
                <w:sz w:val="20"/>
                <w:vertAlign w:val="superscript"/>
              </w:rPr>
              <w:t>a</w:t>
            </w:r>
            <w:proofErr w:type="gramEnd"/>
          </w:p>
        </w:tc>
      </w:tr>
      <w:tr w:rsidR="004F6DD8" w:rsidRPr="00637468" w14:paraId="280922DB" w14:textId="77777777" w:rsidTr="003615ED">
        <w:tc>
          <w:tcPr>
            <w:tcW w:w="541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036D881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b/>
                <w:bCs/>
                <w:sz w:val="20"/>
              </w:rPr>
            </w:pPr>
          </w:p>
        </w:tc>
        <w:tc>
          <w:tcPr>
            <w:tcW w:w="107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31CBD7C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Measure of Effect Size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09DF1D4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Effect Size</w:t>
            </w:r>
          </w:p>
        </w:tc>
        <w:tc>
          <w:tcPr>
            <w:tcW w:w="10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652F2D6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CI Spread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73ADBA4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b/>
                <w:bCs/>
                <w:sz w:val="20"/>
              </w:rPr>
            </w:pPr>
            <w:r w:rsidRPr="00637468">
              <w:rPr>
                <w:rFonts w:ascii="Arial" w:hAnsi="Arial" w:cs="Arial"/>
                <w:b/>
                <w:bCs/>
                <w:sz w:val="20"/>
              </w:rPr>
              <w:t>p-Value</w:t>
            </w:r>
          </w:p>
        </w:tc>
      </w:tr>
      <w:tr w:rsidR="004F6DD8" w:rsidRPr="00637468" w14:paraId="560BF734" w14:textId="77777777" w:rsidTr="003615ED">
        <w:tc>
          <w:tcPr>
            <w:tcW w:w="5418" w:type="dxa"/>
            <w:tcBorders>
              <w:top w:val="single" w:sz="12" w:space="0" w:color="auto"/>
              <w:bottom w:val="nil"/>
            </w:tcBorders>
            <w:vAlign w:val="center"/>
          </w:tcPr>
          <w:p w14:paraId="018B0434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 xml:space="preserve">Cross-Sectional Analysis on Racial and Economic Disparities Affecting Mortality in Preterm Infants with </w:t>
            </w:r>
            <w:proofErr w:type="spellStart"/>
            <w:r w:rsidRPr="00637468">
              <w:rPr>
                <w:rFonts w:ascii="Arial" w:hAnsi="Arial" w:cs="Arial"/>
                <w:sz w:val="20"/>
              </w:rPr>
              <w:t>Posthemorrhagic</w:t>
            </w:r>
            <w:proofErr w:type="spellEnd"/>
            <w:r w:rsidRPr="00637468">
              <w:rPr>
                <w:rFonts w:ascii="Arial" w:hAnsi="Arial" w:cs="Arial"/>
                <w:sz w:val="20"/>
              </w:rPr>
              <w:t xml:space="preserve"> Hydrocephalus</w:t>
            </w:r>
            <w:hyperlink w:anchor="_ENREF_29" w:tooltip="Jin, 2016 #273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KaW48L0F1dGhvcj48WWVhcj4yMDE2PC9ZZWFyPjxSZWNO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KaW48L0F1dGhvcj48WWVhcj4yMDE2PC9ZZWFyPjxSZWNO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29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12" w:space="0" w:color="auto"/>
              <w:bottom w:val="nil"/>
            </w:tcBorders>
            <w:vAlign w:val="center"/>
          </w:tcPr>
          <w:p w14:paraId="4D2CEDCC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4FAB79B6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12" w:space="0" w:color="auto"/>
              <w:bottom w:val="nil"/>
            </w:tcBorders>
            <w:vAlign w:val="center"/>
          </w:tcPr>
          <w:p w14:paraId="00690ED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596A174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4CED3D1F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24176A26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in teaching hospitals had lower mortality than patients in non-teaching hospital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314FE8A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619C4480" w14:textId="1719B126" w:rsidR="004F6DD8" w:rsidRPr="00637468" w:rsidRDefault="004F6DD8" w:rsidP="00AB78D2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38</w:t>
            </w:r>
            <w:r w:rsidR="00AB78D2">
              <w:rPr>
                <w:rFonts w:ascii="Arial" w:hAnsi="Arial" w:cs="Arial"/>
                <w:sz w:val="20"/>
                <w:vertAlign w:val="superscript"/>
              </w:rPr>
              <w:t>b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42FCBE70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5.56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522A3A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43BAC420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444EA70D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eighing 500-749 grams had higher mortality than patients weighing 1250-1499 gram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86B80EE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6F3DF0D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5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364C7145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66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DA23AE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0AE6D497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6F02E467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ith IVH grade 4 had higher overall mortality than patients with IVH grade 3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5D012905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108F8A5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83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6DBB308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29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41418DB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23A04707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54766B4A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ealth disparities and impact on outcomes in children with primary central nervous system solid tumors</w:t>
            </w:r>
            <w:hyperlink w:anchor="_ENREF_104" w:tooltip="Austin, 2016 #256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XN0aW48L0F1dGhvcj48WWVhcj4yMDE2PC9ZZWFyPjxS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XN0aW48L0F1dGhvcj48WWVhcj4yMDE2PC9ZZWFyPjxS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104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5DFEC5D4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11F84EF4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7DF9A08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6C917772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701776CF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56D19FB3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Malignant behavior of lesion had higher risk of mortality compared to benign behavior of lesion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42E86CCB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69A28E9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4.64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1C4652A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2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50DE029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4F6DD8" w:rsidRPr="00637468" w14:paraId="4D607D28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4F35D65D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Hospital care of childhood traumatic brain injury in the United States, 1997–2009: a neurosurgical perspective</w:t>
            </w:r>
            <w:hyperlink w:anchor="_ENREF_21" w:tooltip="Piatt, 2012 #283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QaWF0dDwvQXV0aG9yPjxZZWFyPjIwMTI8L1llYXI+PFJl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QaWF0dDwvQXV0aG9yPjxZZWFyPjIwMTI8L1llYXI+PFJl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21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5F6D8EA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09070AA5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6E300B38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442B54C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3C63BA00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09AE5514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Admissions coded for hypoxic-ischemic injury had higher rates of mortality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0002A92D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0120CCB6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4.24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625A1FC8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65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36823623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 0.0005</w:t>
            </w:r>
          </w:p>
        </w:tc>
      </w:tr>
      <w:tr w:rsidR="004F6DD8" w:rsidRPr="00637468" w14:paraId="3363C338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58E3714F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Intracranial pressure monitoring among children with severe traumatic brain injury</w:t>
            </w:r>
            <w:hyperlink w:anchor="_ENREF_77" w:tooltip="Alali, 2015 #253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bGFsaTwvQXV0aG9yPjxZZWFyPjIwMTU8L1llYXI+PFJl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bGFsaTwvQXV0aG9yPjxZZWFyPjIwMTU8L1llYXI+PFJl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77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287EBF5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217F25B4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25D62D9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24A0442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23495E96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15450B85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The risk of death in children was lower in high ICP-use hospitals compared with low ICP-use hospital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14D7AE6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314B85E2" w14:textId="5746B2B0" w:rsidR="004F6DD8" w:rsidRPr="00637468" w:rsidRDefault="004F6DD8" w:rsidP="00AB78D2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4</w:t>
            </w:r>
            <w:r w:rsidR="00AB78D2">
              <w:rPr>
                <w:rFonts w:ascii="Arial" w:hAnsi="Arial" w:cs="Arial"/>
                <w:sz w:val="20"/>
                <w:vertAlign w:val="superscript"/>
              </w:rPr>
              <w:t>b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395BF35D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3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1793FC7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3</w:t>
            </w:r>
          </w:p>
        </w:tc>
      </w:tr>
      <w:tr w:rsidR="004F6DD8" w:rsidRPr="00637468" w14:paraId="0ABE3638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50BE75E9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utcomes and factors associated with infant abusive head trauma in the US</w:t>
            </w:r>
            <w:hyperlink w:anchor="_ENREF_59" w:tooltip="Nuño, 2015 #107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OdcOxbzwvQXV0aG9yPjxZZWFyPjIwMTU8L1llYXI+PFJl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OdcOxbzwvQXV0aG9yPjxZZWFyPjIwMTU8L1llYXI+PFJl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59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35BE482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5FE3F310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46F08B4C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151CBE53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6C7B02EA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3E32C16F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ith secondary diagnosis of SBS had increased risk of mortality than patients without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3C3396E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23175D0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9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5E81682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46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584A35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4F6DD8" w:rsidRPr="00637468" w14:paraId="671B8CE0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462BC1B2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with secondary diagnosis of retinal bleeding had increased risk of mortality than patients without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17B298B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3999702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85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4E7099E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98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50CD17EC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4F6DD8" w:rsidRPr="00637468" w14:paraId="64D1BCDC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26F86CE8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acial and socioeconomic disparities in outcomes following pediatric cerebrospinal fluid shunt procedures</w:t>
            </w:r>
            <w:hyperlink w:anchor="_ENREF_28" w:tooltip="Attenello, 2015 #255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HRlbmVsbG88L0F1dGhvcj48WWVhcj4yMDE1PC9ZZWFy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HRlbmVsbG88L0F1dGhvcj48WWVhcj4yMDE1PC9ZZWFy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28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  <w:r w:rsidRPr="00637468">
              <w:rPr>
                <w:rFonts w:ascii="Arial" w:hAnsi="Arial" w:cs="Arial"/>
                <w:sz w:val="20"/>
              </w:rPr>
              <w:t xml:space="preserve"> </w:t>
            </w:r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2376B99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1CBB2110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51F02DA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0614BE35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6FC949E2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5D473A4F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admitted from another hospital had a higher likelihood of inpatient death than those from routine admission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094C23E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5EC7A53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23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4C1D85A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8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39D977D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76B45E26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18245B24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Urgent admissions had a higher likelihood of inpatient death than elective admission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45C9274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50F3C4C6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43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32D0C9CE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1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EDAB09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7AB166E3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008CCFD8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 xml:space="preserve">Asian/Pacific Islander patients had a higher </w:t>
            </w:r>
            <w:r w:rsidRPr="00637468">
              <w:rPr>
                <w:rFonts w:ascii="Arial" w:hAnsi="Arial" w:cs="Arial"/>
                <w:sz w:val="20"/>
              </w:rPr>
              <w:lastRenderedPageBreak/>
              <w:t>likelihood of inpatient death than white patient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350E44A5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lastRenderedPageBreak/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F6C4A1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46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863BCD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67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54F9FC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1</w:t>
            </w:r>
          </w:p>
        </w:tc>
      </w:tr>
      <w:tr w:rsidR="004F6DD8" w:rsidRPr="00637468" w14:paraId="01A2EE17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02C50B41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Emergency admissions had a higher likelihood of inpatient death than elective admission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5C4D6898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0B280F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63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B0A43DE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36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53DA8812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01C401A9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629489C6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Complex cases had a had a higher likelihood of inpatient death than not complex case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77764B3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03083EE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77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3041FA2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27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6E27A3CE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0BF1965E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5780728E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admitted from another health facility had a higher likelihood of inpatient death than those from routine admission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75B79A56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1FA8C38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4.77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286246F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78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5D4A7183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0B7C57B8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4E225D94" w14:textId="77777777" w:rsidR="004F6DD8" w:rsidRPr="00637468" w:rsidRDefault="004F6DD8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eevaluating the weekend effect on patients with hydrocephalus undergoing operative shunt intervention</w:t>
            </w:r>
            <w:hyperlink w:anchor="_ENREF_57" w:tooltip="Attenello, 2015 #254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HRlbmVsbG88L0F1dGhvcj48WWVhcj4yMDE1PC9ZZWFy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HRlbmVsbG88L0F1dGhvcj48WWVhcj4yMDE1PC9ZZWFy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57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176CD0E8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44971B77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74056D22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0F38A77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081D5F70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3C3DF421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admitted from another hospital had higher inpatient mortality compared with routine admission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2FCB5800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6FBD2D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6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25D3551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7746A43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5251D4D6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69E31005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Emergency admission was associated with higher inpatient mortality compared with elective admission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46EA82D5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DA9F840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7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6CA5850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86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24EDD003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3C37EACF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285EF61A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Urgent admission was associated with higher inpatient mortality compared with elective admission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5E140D8C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258A65A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7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5DF29326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88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E040B72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74E8957C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4837CB3C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rocedures performed 2 or more days after admission were associated with higher inpatient mortality than those performed on the day of admission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F7C93F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944418C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7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1A9345CB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38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EE93D7D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098AF736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19BBB547" w14:textId="77777777" w:rsidR="004F6DD8" w:rsidRPr="00637468" w:rsidRDefault="004F6DD8" w:rsidP="003615ED">
            <w:pPr>
              <w:pStyle w:val="KeinLeerraum"/>
              <w:ind w:left="720"/>
              <w:rPr>
                <w:rFonts w:ascii="Arial" w:hAnsi="Arial" w:cs="Arial"/>
                <w:sz w:val="20"/>
                <w:u w:val="single"/>
              </w:rPr>
            </w:pPr>
            <w:r w:rsidRPr="00637468">
              <w:rPr>
                <w:rFonts w:ascii="Arial" w:hAnsi="Arial" w:cs="Arial"/>
                <w:sz w:val="20"/>
                <w:u w:val="single"/>
              </w:rPr>
              <w:t>&gt;</w:t>
            </w:r>
            <w:r w:rsidRPr="00637468">
              <w:rPr>
                <w:rFonts w:ascii="Arial" w:hAnsi="Arial" w:cs="Arial"/>
                <w:sz w:val="20"/>
              </w:rPr>
              <w:t>1 Complex chronic conditions (CCCs) were associated with higher inpatient mortality compared with zero CCC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512628C1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3FF64449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6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65A68BFE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89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4155898F" w14:textId="77777777" w:rsidR="004F6DD8" w:rsidRPr="00637468" w:rsidRDefault="004F6DD8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4F6DD8" w:rsidRPr="00637468" w14:paraId="3A681B5C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333A984D" w14:textId="77777777" w:rsidR="004F6DD8" w:rsidRPr="00637468" w:rsidRDefault="004F6DD8" w:rsidP="003615ED">
            <w:pPr>
              <w:spacing w:after="120"/>
              <w:rPr>
                <w:rFonts w:ascii="Arial" w:hAnsi="Arial" w:cs="Arial"/>
                <w:bCs/>
                <w:sz w:val="20"/>
              </w:rPr>
            </w:pPr>
            <w:r w:rsidRPr="00637468">
              <w:rPr>
                <w:rFonts w:ascii="Arial" w:hAnsi="Arial" w:cs="Arial"/>
                <w:bCs/>
                <w:sz w:val="20"/>
              </w:rPr>
              <w:t>Time trends and demographics of deaths from congenital hydrocephalus in children in the United States: National Center for Health Statistics data, 1979 to 1998</w:t>
            </w:r>
            <w:hyperlink w:anchor="_ENREF_100" w:tooltip="Chi, 2005 #262" w:history="1"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DaGk8L0F1dGhvcj48WWVhcj4yMDA1PC9ZZWFyPjxSZWNO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begin">
                  <w:fldData xml:space="preserve">PEVuZE5vdGU+PENpdGU+PEF1dGhvcj5DaGk8L0F1dGhvcj48WWVhcj4yMDA1PC9ZZWFyPjxSZWNO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bCs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bCs/>
                  <w:sz w:val="20"/>
                </w:rPr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bCs/>
                  <w:noProof/>
                  <w:sz w:val="20"/>
                  <w:vertAlign w:val="superscript"/>
                </w:rPr>
                <w:t>100</w:t>
              </w:r>
              <w:r w:rsidRPr="00637468">
                <w:rPr>
                  <w:rFonts w:ascii="Arial" w:hAnsi="Arial" w:cs="Arial"/>
                  <w:bCs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69F198F6" w14:textId="77777777" w:rsidR="004F6DD8" w:rsidRPr="00637468" w:rsidRDefault="004F6DD8" w:rsidP="003615ED">
            <w:pPr>
              <w:spacing w:after="120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74861125" w14:textId="77777777" w:rsidR="004F6DD8" w:rsidRPr="00637468" w:rsidRDefault="004F6DD8" w:rsidP="003615ED">
            <w:pPr>
              <w:spacing w:after="120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564CBB57" w14:textId="77777777" w:rsidR="004F6DD8" w:rsidRPr="00637468" w:rsidRDefault="004F6DD8" w:rsidP="003615ED">
            <w:pPr>
              <w:spacing w:after="120"/>
              <w:jc w:val="center"/>
              <w:rPr>
                <w:rFonts w:ascii="Arial" w:hAnsi="Arial" w:cs="Arial"/>
                <w:bCs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58BBDF08" w14:textId="77777777" w:rsidR="004F6DD8" w:rsidRPr="00637468" w:rsidRDefault="004F6DD8" w:rsidP="003615ED">
            <w:pPr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4F6DD8" w:rsidRPr="00637468" w14:paraId="549319EA" w14:textId="77777777" w:rsidTr="003615ED">
        <w:tc>
          <w:tcPr>
            <w:tcW w:w="5418" w:type="dxa"/>
            <w:tcBorders>
              <w:top w:val="nil"/>
              <w:bottom w:val="single" w:sz="12" w:space="0" w:color="auto"/>
            </w:tcBorders>
            <w:vAlign w:val="center"/>
          </w:tcPr>
          <w:p w14:paraId="46EE7003" w14:textId="77777777" w:rsidR="004F6DD8" w:rsidRPr="00637468" w:rsidRDefault="004F6DD8" w:rsidP="003615ED">
            <w:pPr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Black infants had higher risk of death from acquired hydrocephalus compared with white infants</w:t>
            </w:r>
          </w:p>
        </w:tc>
        <w:tc>
          <w:tcPr>
            <w:tcW w:w="1078" w:type="dxa"/>
            <w:tcBorders>
              <w:top w:val="nil"/>
              <w:bottom w:val="single" w:sz="12" w:space="0" w:color="auto"/>
            </w:tcBorders>
            <w:vAlign w:val="center"/>
          </w:tcPr>
          <w:p w14:paraId="444C09E4" w14:textId="77777777" w:rsidR="004F6DD8" w:rsidRPr="00637468" w:rsidRDefault="004F6DD8" w:rsidP="003615ED">
            <w:pPr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R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342451C3" w14:textId="77777777" w:rsidR="004F6DD8" w:rsidRPr="00637468" w:rsidRDefault="004F6DD8" w:rsidP="003615ED">
            <w:pPr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8</w:t>
            </w:r>
          </w:p>
        </w:tc>
        <w:tc>
          <w:tcPr>
            <w:tcW w:w="1026" w:type="dxa"/>
            <w:tcBorders>
              <w:top w:val="nil"/>
              <w:bottom w:val="single" w:sz="12" w:space="0" w:color="auto"/>
            </w:tcBorders>
            <w:vAlign w:val="center"/>
          </w:tcPr>
          <w:p w14:paraId="706168D3" w14:textId="77777777" w:rsidR="004F6DD8" w:rsidRPr="00637468" w:rsidRDefault="004F6DD8" w:rsidP="003615ED">
            <w:pPr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81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63FF4F53" w14:textId="77777777" w:rsidR="004F6DD8" w:rsidRPr="00637468" w:rsidRDefault="004F6DD8" w:rsidP="003615ED">
            <w:pPr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</w:tbl>
    <w:p w14:paraId="2A55FC07" w14:textId="77777777" w:rsidR="004F6DD8" w:rsidRPr="00637468" w:rsidRDefault="004F6DD8" w:rsidP="004F6DD8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bCs/>
          <w:sz w:val="20"/>
          <w:szCs w:val="22"/>
          <w:vertAlign w:val="superscript"/>
        </w:rPr>
        <w:t>a</w:t>
      </w:r>
      <w:r w:rsidRPr="00637468">
        <w:rPr>
          <w:rFonts w:ascii="Arial" w:hAnsi="Arial" w:cs="Arial"/>
          <w:sz w:val="20"/>
          <w:szCs w:val="22"/>
        </w:rPr>
        <w:t>Categori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are defined as the following: Effect Size (ES) = Medium or Large (&gt;2-10) + Confidence Interval (CI) = Medium or High (0-4) + p-value = Strong/Very Strong (&lt;0.01).</w:t>
      </w:r>
    </w:p>
    <w:p w14:paraId="4E41E739" w14:textId="77777777" w:rsidR="00AB78D2" w:rsidRPr="00392113" w:rsidRDefault="00AB78D2" w:rsidP="00AB78D2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sz w:val="20"/>
          <w:szCs w:val="22"/>
          <w:vertAlign w:val="superscript"/>
        </w:rPr>
        <w:t>b</w:t>
      </w:r>
      <w:r w:rsidRPr="00637468">
        <w:rPr>
          <w:rFonts w:ascii="Arial" w:hAnsi="Arial" w:cs="Arial"/>
          <w:sz w:val="20"/>
          <w:szCs w:val="22"/>
        </w:rPr>
        <w:t>Denot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effect sizes that were originally reported at a value &lt;1; the inverse was taken for analysis and the conclusion was appropriately worded to reflect the ES value presented here.</w:t>
      </w:r>
    </w:p>
    <w:p w14:paraId="3FB2601A" w14:textId="77777777" w:rsidR="004F6DD8" w:rsidRPr="00637468" w:rsidRDefault="004F6DD8" w:rsidP="004F6DD8">
      <w:pPr>
        <w:pStyle w:val="KeinLeerraum"/>
        <w:rPr>
          <w:rFonts w:ascii="Arial" w:hAnsi="Arial" w:cs="Arial"/>
          <w:sz w:val="20"/>
          <w:szCs w:val="22"/>
        </w:rPr>
      </w:pPr>
    </w:p>
    <w:p w14:paraId="391D8AD4" w14:textId="77777777" w:rsidR="004F6DD8" w:rsidRPr="00637468" w:rsidRDefault="004F6DD8" w:rsidP="004F6DD8">
      <w:pPr>
        <w:pStyle w:val="KeinLeerraum"/>
        <w:rPr>
          <w:rFonts w:ascii="Arial" w:hAnsi="Arial" w:cs="Arial"/>
          <w:sz w:val="20"/>
          <w:szCs w:val="22"/>
        </w:rPr>
      </w:pPr>
      <w:r w:rsidRPr="00637468">
        <w:rPr>
          <w:rFonts w:ascii="Arial" w:hAnsi="Arial" w:cs="Arial"/>
          <w:b/>
          <w:sz w:val="20"/>
          <w:szCs w:val="22"/>
        </w:rPr>
        <w:t>Abbreviations:</w:t>
      </w:r>
      <w:r w:rsidRPr="00637468">
        <w:rPr>
          <w:rFonts w:ascii="Arial" w:hAnsi="Arial" w:cs="Arial"/>
          <w:sz w:val="20"/>
          <w:szCs w:val="22"/>
        </w:rPr>
        <w:t xml:space="preserve"> CI=confidence interval; HR=hazard ratio; OR=odds ratio; RR=relative risk.</w:t>
      </w:r>
    </w:p>
    <w:p w14:paraId="3D63C87F" w14:textId="77777777" w:rsidR="004F6DD8" w:rsidRPr="00637468" w:rsidRDefault="004F6DD8" w:rsidP="004F6DD8">
      <w:pPr>
        <w:rPr>
          <w:rFonts w:ascii="Arial" w:hAnsi="Arial" w:cs="Arial"/>
          <w:sz w:val="20"/>
          <w:szCs w:val="22"/>
        </w:rPr>
      </w:pPr>
    </w:p>
    <w:p w14:paraId="380F960A" w14:textId="77777777" w:rsidR="00F94A84" w:rsidRPr="004F6DD8" w:rsidRDefault="00F94A84" w:rsidP="004F6DD8"/>
    <w:sectPr w:rsidR="00F94A84" w:rsidRPr="004F6DD8" w:rsidSect="00227ED8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BE5683" w14:textId="77777777" w:rsidR="00227ED8" w:rsidRDefault="00227ED8" w:rsidP="00227ED8">
      <w:r>
        <w:separator/>
      </w:r>
    </w:p>
  </w:endnote>
  <w:endnote w:type="continuationSeparator" w:id="0">
    <w:p w14:paraId="670EDEF8" w14:textId="77777777" w:rsidR="00227ED8" w:rsidRDefault="00227ED8" w:rsidP="00227E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90C241" w14:textId="77777777" w:rsidR="00227ED8" w:rsidRDefault="00227ED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F825C9" w14:textId="77777777" w:rsidR="00227ED8" w:rsidRDefault="00227ED8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E33D0C" w14:textId="77777777" w:rsidR="00227ED8" w:rsidRDefault="00227ED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7C3335" w14:textId="77777777" w:rsidR="00227ED8" w:rsidRDefault="00227ED8" w:rsidP="00227ED8">
      <w:r>
        <w:separator/>
      </w:r>
    </w:p>
  </w:footnote>
  <w:footnote w:type="continuationSeparator" w:id="0">
    <w:p w14:paraId="771C7AC9" w14:textId="77777777" w:rsidR="00227ED8" w:rsidRDefault="00227ED8" w:rsidP="00227ED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9399A8" w14:textId="77777777" w:rsidR="00227ED8" w:rsidRDefault="00227ED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91CAF7" w14:textId="77777777" w:rsidR="00227ED8" w:rsidRDefault="00227ED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07FF5F" w14:textId="77777777" w:rsidR="00227ED8" w:rsidRPr="00B30CC8" w:rsidRDefault="00227ED8" w:rsidP="00227ED8">
    <w:pPr>
      <w:pStyle w:val="Listenabsatz"/>
      <w:spacing w:line="480" w:lineRule="auto"/>
      <w:ind w:left="0"/>
      <w:rPr>
        <w:rFonts w:ascii="Times New Roman" w:hAnsi="Times New Roman" w:cs="Times New Roman"/>
        <w:sz w:val="24"/>
        <w:szCs w:val="24"/>
      </w:rPr>
    </w:pPr>
    <w:proofErr w:type="spellStart"/>
    <w:r w:rsidRPr="004179A7">
      <w:rPr>
        <w:rFonts w:ascii="Times New Roman" w:hAnsi="Times New Roman" w:cs="Times New Roman"/>
        <w:b/>
        <w:sz w:val="24"/>
        <w:szCs w:val="24"/>
        <w:lang w:val="fr-CH"/>
      </w:rPr>
      <w:t>Supplemental</w:t>
    </w:r>
    <w:proofErr w:type="spellEnd"/>
    <w:r w:rsidRPr="004179A7">
      <w:rPr>
        <w:rFonts w:ascii="Times New Roman" w:hAnsi="Times New Roman" w:cs="Times New Roman"/>
        <w:b/>
        <w:sz w:val="24"/>
        <w:szCs w:val="24"/>
        <w:lang w:val="fr-CH"/>
      </w:rPr>
      <w:t xml:space="preserve"> Digital Content 3. </w:t>
    </w:r>
    <w:proofErr w:type="spellStart"/>
    <w:r w:rsidRPr="004179A7">
      <w:rPr>
        <w:rFonts w:ascii="Times New Roman" w:hAnsi="Times New Roman" w:cs="Times New Roman"/>
        <w:sz w:val="24"/>
        <w:szCs w:val="24"/>
        <w:lang w:val="fr-CH"/>
      </w:rPr>
      <w:t>Supplement</w:t>
    </w:r>
    <w:proofErr w:type="spellEnd"/>
    <w:r w:rsidRPr="004179A7">
      <w:rPr>
        <w:rFonts w:ascii="Times New Roman" w:hAnsi="Times New Roman" w:cs="Times New Roman"/>
        <w:sz w:val="24"/>
        <w:szCs w:val="24"/>
        <w:lang w:val="fr-CH"/>
      </w:rPr>
      <w:t xml:space="preserve"> Table 2b. </w:t>
    </w:r>
    <w:r w:rsidRPr="00B30CC8">
      <w:rPr>
        <w:rFonts w:ascii="Times New Roman" w:hAnsi="Times New Roman" w:cs="Times New Roman"/>
        <w:sz w:val="24"/>
        <w:szCs w:val="24"/>
      </w:rPr>
      <w:t>Mortality (n=20). This table shows the reported associations (effect size &gt; 2) within big data articles investigating mortality.</w:t>
    </w:r>
  </w:p>
  <w:p w14:paraId="2C198D1E" w14:textId="77777777" w:rsidR="00227ED8" w:rsidRDefault="00227ED8">
    <w:pPr>
      <w:pStyle w:val="Kopfzeile"/>
    </w:pPr>
    <w:bookmarkStart w:id="0" w:name="_GoBack"/>
    <w:bookmarkEnd w:id="0"/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3516"/>
    <w:rsid w:val="001D11D5"/>
    <w:rsid w:val="00227ED8"/>
    <w:rsid w:val="003D5D02"/>
    <w:rsid w:val="004D1424"/>
    <w:rsid w:val="004F6DD8"/>
    <w:rsid w:val="00693410"/>
    <w:rsid w:val="007002DD"/>
    <w:rsid w:val="00AB78D2"/>
    <w:rsid w:val="00DF374B"/>
    <w:rsid w:val="00F63516"/>
    <w:rsid w:val="00F94A84"/>
    <w:rsid w:val="00FF3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;"/>
  <w14:docId w14:val="00B40C90"/>
  <w14:defaultImageDpi w14:val="300"/>
  <w15:docId w15:val="{BD3A1B85-E1DD-4881-A8BE-8C40F92FEB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63516"/>
    <w:rPr>
      <w:rFonts w:ascii="Times New Roman" w:eastAsia="Times New Roman" w:hAnsi="Times New Roman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F63516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DF374B"/>
    <w:rPr>
      <w:color w:val="0000FF" w:themeColor="hyperlink"/>
      <w:u w:val="single"/>
    </w:rPr>
  </w:style>
  <w:style w:type="table" w:styleId="Tabellenraster">
    <w:name w:val="Table Grid"/>
    <w:basedOn w:val="NormaleTabelle"/>
    <w:uiPriority w:val="59"/>
    <w:rsid w:val="003D5D02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227ED8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227ED8"/>
    <w:rPr>
      <w:rFonts w:ascii="Times New Roman" w:eastAsia="Times New Roman" w:hAnsi="Times New Roman" w:cs="Times New Roman"/>
    </w:rPr>
  </w:style>
  <w:style w:type="paragraph" w:styleId="Fuzeile">
    <w:name w:val="footer"/>
    <w:basedOn w:val="Standard"/>
    <w:link w:val="FuzeileZchn"/>
    <w:uiPriority w:val="99"/>
    <w:unhideWhenUsed/>
    <w:rsid w:val="00227ED8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227ED8"/>
    <w:rPr>
      <w:rFonts w:ascii="Times New Roman" w:eastAsia="Times New Roman" w:hAnsi="Times New Roman" w:cs="Times New Roman"/>
    </w:rPr>
  </w:style>
  <w:style w:type="paragraph" w:styleId="Listenabsatz">
    <w:name w:val="List Paragraph"/>
    <w:basedOn w:val="Standard"/>
    <w:link w:val="ListenabsatzZchn"/>
    <w:uiPriority w:val="34"/>
    <w:qFormat/>
    <w:rsid w:val="00227ED8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227ED8"/>
    <w:rPr>
      <w:rFonts w:eastAsiaTheme="minorHAns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34</Words>
  <Characters>3997</Characters>
  <Application>Microsoft Office Word</Application>
  <DocSecurity>0</DocSecurity>
  <Lines>33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sney Oravec</dc:creator>
  <cp:keywords/>
  <dc:description/>
  <cp:lastModifiedBy>Angela Hefti</cp:lastModifiedBy>
  <cp:revision>5</cp:revision>
  <dcterms:created xsi:type="dcterms:W3CDTF">2018-03-20T01:46:00Z</dcterms:created>
  <dcterms:modified xsi:type="dcterms:W3CDTF">2018-11-28T13:36:00Z</dcterms:modified>
</cp:coreProperties>
</file>